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5F7B1" w14:textId="77777777" w:rsidR="008707B2" w:rsidRPr="00155CA1" w:rsidRDefault="008707B2"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t>Jason Agbobli – 36802020</w:t>
      </w:r>
    </w:p>
    <w:p w14:paraId="6D1BEC28" w14:textId="5A3A7D03" w:rsidR="008707B2" w:rsidRPr="00155CA1" w:rsidRDefault="008707B2"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t xml:space="preserve">Kwabena </w:t>
      </w:r>
      <w:proofErr w:type="spellStart"/>
      <w:r w:rsidRPr="00155CA1">
        <w:rPr>
          <w:rFonts w:ascii="Times New Roman" w:hAnsi="Times New Roman" w:cs="Times New Roman"/>
          <w:sz w:val="24"/>
          <w:szCs w:val="24"/>
        </w:rPr>
        <w:t>Koranteng</w:t>
      </w:r>
      <w:proofErr w:type="spellEnd"/>
      <w:r w:rsidRPr="00155CA1">
        <w:rPr>
          <w:rFonts w:ascii="Times New Roman" w:hAnsi="Times New Roman" w:cs="Times New Roman"/>
          <w:sz w:val="24"/>
          <w:szCs w:val="24"/>
        </w:rPr>
        <w:t xml:space="preserve"> Obeng – 60442022</w:t>
      </w:r>
    </w:p>
    <w:p w14:paraId="54D4238D" w14:textId="10DAD09B" w:rsidR="008707B2" w:rsidRPr="00155CA1" w:rsidRDefault="008707B2" w:rsidP="00212832">
      <w:pPr>
        <w:spacing w:line="480" w:lineRule="auto"/>
        <w:rPr>
          <w:rFonts w:ascii="Times New Roman" w:hAnsi="Times New Roman" w:cs="Times New Roman"/>
          <w:sz w:val="24"/>
          <w:szCs w:val="24"/>
        </w:rPr>
      </w:pPr>
    </w:p>
    <w:p w14:paraId="35818F18" w14:textId="5E785D0D" w:rsidR="008707B2" w:rsidRPr="00155CA1" w:rsidRDefault="008707B2" w:rsidP="00212832">
      <w:pPr>
        <w:spacing w:line="480" w:lineRule="auto"/>
        <w:jc w:val="center"/>
        <w:rPr>
          <w:rFonts w:ascii="Times New Roman" w:hAnsi="Times New Roman" w:cs="Times New Roman"/>
          <w:b/>
          <w:bCs/>
          <w:sz w:val="24"/>
          <w:szCs w:val="24"/>
        </w:rPr>
      </w:pPr>
      <w:r w:rsidRPr="00155CA1">
        <w:rPr>
          <w:rFonts w:ascii="Times New Roman" w:hAnsi="Times New Roman" w:cs="Times New Roman"/>
          <w:b/>
          <w:bCs/>
          <w:sz w:val="24"/>
          <w:szCs w:val="24"/>
        </w:rPr>
        <w:t xml:space="preserve">Data Structures Final Project Report </w:t>
      </w:r>
    </w:p>
    <w:p w14:paraId="4A96AA17" w14:textId="187C5EF5" w:rsidR="008707B2" w:rsidRPr="00155CA1" w:rsidRDefault="008707B2" w:rsidP="00212832">
      <w:pPr>
        <w:spacing w:line="480" w:lineRule="auto"/>
        <w:jc w:val="center"/>
        <w:rPr>
          <w:rFonts w:ascii="Times New Roman" w:hAnsi="Times New Roman" w:cs="Times New Roman"/>
          <w:b/>
          <w:bCs/>
          <w:sz w:val="24"/>
          <w:szCs w:val="24"/>
        </w:rPr>
      </w:pPr>
      <w:r w:rsidRPr="00155CA1">
        <w:rPr>
          <w:rFonts w:ascii="Times New Roman" w:hAnsi="Times New Roman" w:cs="Times New Roman"/>
          <w:b/>
          <w:bCs/>
          <w:sz w:val="24"/>
          <w:szCs w:val="24"/>
        </w:rPr>
        <w:t xml:space="preserve">Game </w:t>
      </w:r>
      <w:r w:rsidR="00ED729F" w:rsidRPr="00155CA1">
        <w:rPr>
          <w:rFonts w:ascii="Times New Roman" w:hAnsi="Times New Roman" w:cs="Times New Roman"/>
          <w:b/>
          <w:bCs/>
          <w:sz w:val="24"/>
          <w:szCs w:val="24"/>
        </w:rPr>
        <w:t>AI:</w:t>
      </w:r>
      <w:r w:rsidRPr="00155CA1">
        <w:rPr>
          <w:rFonts w:ascii="Times New Roman" w:hAnsi="Times New Roman" w:cs="Times New Roman"/>
          <w:b/>
          <w:bCs/>
          <w:sz w:val="24"/>
          <w:szCs w:val="24"/>
        </w:rPr>
        <w:t xml:space="preserve"> Tic-Tac-Toe</w:t>
      </w:r>
    </w:p>
    <w:p w14:paraId="1736310B" w14:textId="1DA81F84" w:rsidR="008707B2" w:rsidRPr="00155CA1" w:rsidRDefault="008707B2" w:rsidP="00212832">
      <w:pPr>
        <w:spacing w:line="480" w:lineRule="auto"/>
        <w:rPr>
          <w:rFonts w:ascii="Times New Roman" w:hAnsi="Times New Roman" w:cs="Times New Roman"/>
          <w:b/>
          <w:bCs/>
          <w:sz w:val="24"/>
          <w:szCs w:val="24"/>
        </w:rPr>
      </w:pPr>
      <w:r w:rsidRPr="00155CA1">
        <w:rPr>
          <w:rFonts w:ascii="Times New Roman" w:hAnsi="Times New Roman" w:cs="Times New Roman"/>
          <w:b/>
          <w:bCs/>
          <w:sz w:val="24"/>
          <w:szCs w:val="24"/>
        </w:rPr>
        <w:t>Introduction</w:t>
      </w:r>
    </w:p>
    <w:p w14:paraId="78E35AD9" w14:textId="126F2905" w:rsidR="00ED729F" w:rsidRPr="00155CA1" w:rsidRDefault="00ED729F"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tab/>
      </w:r>
      <w:r w:rsidRPr="00155CA1">
        <w:rPr>
          <w:rFonts w:ascii="Times New Roman" w:hAnsi="Times New Roman" w:cs="Times New Roman"/>
          <w:sz w:val="24"/>
          <w:szCs w:val="24"/>
        </w:rPr>
        <w:t xml:space="preserve">This game AI will be implemented using a game tree for the popular game tic-tac-toe or knots and crosses. This game is normally referred to as ‘x and o’ in Ghana. Tic-tac-toe is a common strategy game </w:t>
      </w:r>
      <w:r w:rsidRPr="00155CA1">
        <w:rPr>
          <w:rFonts w:ascii="Times New Roman" w:hAnsi="Times New Roman" w:cs="Times New Roman"/>
          <w:sz w:val="24"/>
          <w:szCs w:val="24"/>
        </w:rPr>
        <w:t>that can be played against an AI or a human opponent. This game has been around for a long time and can be implemented using a game tree.</w:t>
      </w:r>
      <w:r w:rsidRPr="00155CA1">
        <w:rPr>
          <w:rFonts w:ascii="Times New Roman" w:hAnsi="Times New Roman" w:cs="Times New Roman"/>
          <w:sz w:val="24"/>
          <w:szCs w:val="24"/>
        </w:rPr>
        <w:t xml:space="preserve"> </w:t>
      </w:r>
      <w:r w:rsidRPr="00155CA1">
        <w:rPr>
          <w:rFonts w:ascii="Times New Roman" w:hAnsi="Times New Roman" w:cs="Times New Roman"/>
          <w:sz w:val="24"/>
          <w:szCs w:val="24"/>
        </w:rPr>
        <w:t xml:space="preserve">A </w:t>
      </w:r>
      <w:r w:rsidRPr="00155CA1">
        <w:rPr>
          <w:rFonts w:ascii="Times New Roman" w:hAnsi="Times New Roman" w:cs="Times New Roman"/>
          <w:sz w:val="24"/>
          <w:szCs w:val="24"/>
        </w:rPr>
        <w:t>game tree is a directed graph whose nodes are positions and whose edges are moves in a game. This game is an example of a zero-sum game with two players in which one player gains as a result of the other’s losses.</w:t>
      </w:r>
      <w:r w:rsidRPr="00155CA1">
        <w:rPr>
          <w:rFonts w:ascii="Times New Roman" w:hAnsi="Times New Roman" w:cs="Times New Roman"/>
          <w:sz w:val="24"/>
          <w:szCs w:val="24"/>
        </w:rPr>
        <w:t xml:space="preserve"> This problem is inter</w:t>
      </w:r>
      <w:r w:rsidR="004C4E40" w:rsidRPr="00155CA1">
        <w:rPr>
          <w:rFonts w:ascii="Times New Roman" w:hAnsi="Times New Roman" w:cs="Times New Roman"/>
          <w:sz w:val="24"/>
          <w:szCs w:val="24"/>
        </w:rPr>
        <w:t>esting because it helps build the player’s cognitive skills and helps to think on your feet. This helps improve your reaction time.</w:t>
      </w:r>
    </w:p>
    <w:p w14:paraId="55CDC3D3" w14:textId="452140ED" w:rsidR="008707B2" w:rsidRPr="00155CA1" w:rsidRDefault="008707B2" w:rsidP="00212832">
      <w:pPr>
        <w:spacing w:line="480" w:lineRule="auto"/>
        <w:rPr>
          <w:rFonts w:ascii="Times New Roman" w:hAnsi="Times New Roman" w:cs="Times New Roman"/>
          <w:sz w:val="24"/>
          <w:szCs w:val="24"/>
        </w:rPr>
      </w:pPr>
    </w:p>
    <w:p w14:paraId="57D60F5E" w14:textId="6BF051DD" w:rsidR="008707B2" w:rsidRPr="00155CA1" w:rsidRDefault="008707B2" w:rsidP="00212832">
      <w:pPr>
        <w:spacing w:line="480" w:lineRule="auto"/>
        <w:rPr>
          <w:rFonts w:ascii="Times New Roman" w:hAnsi="Times New Roman" w:cs="Times New Roman"/>
          <w:b/>
          <w:bCs/>
          <w:sz w:val="24"/>
          <w:szCs w:val="24"/>
        </w:rPr>
      </w:pPr>
      <w:r w:rsidRPr="00155CA1">
        <w:rPr>
          <w:rFonts w:ascii="Times New Roman" w:hAnsi="Times New Roman" w:cs="Times New Roman"/>
          <w:b/>
          <w:bCs/>
          <w:sz w:val="24"/>
          <w:szCs w:val="24"/>
        </w:rPr>
        <w:t>Background</w:t>
      </w:r>
    </w:p>
    <w:p w14:paraId="7D8176F4" w14:textId="7A2243AE" w:rsidR="008707B2" w:rsidRPr="00155CA1" w:rsidRDefault="009541AC" w:rsidP="00212832">
      <w:pPr>
        <w:spacing w:line="480" w:lineRule="auto"/>
        <w:rPr>
          <w:rFonts w:ascii="Times New Roman" w:hAnsi="Times New Roman" w:cs="Times New Roman"/>
          <w:sz w:val="24"/>
          <w:szCs w:val="24"/>
        </w:rPr>
      </w:pPr>
      <w:r w:rsidRPr="00155CA1">
        <w:rPr>
          <w:rFonts w:ascii="Times New Roman" w:hAnsi="Times New Roman" w:cs="Times New Roman"/>
          <w:b/>
          <w:bCs/>
          <w:sz w:val="24"/>
          <w:szCs w:val="24"/>
        </w:rPr>
        <w:tab/>
      </w:r>
      <w:r w:rsidRPr="00155CA1">
        <w:rPr>
          <w:rFonts w:ascii="Times New Roman" w:hAnsi="Times New Roman" w:cs="Times New Roman"/>
          <w:sz w:val="24"/>
          <w:szCs w:val="24"/>
        </w:rPr>
        <w:t xml:space="preserve">This game tree will be implemented using </w:t>
      </w:r>
      <w:r w:rsidR="00CF45AC" w:rsidRPr="00155CA1">
        <w:rPr>
          <w:rFonts w:ascii="Times New Roman" w:hAnsi="Times New Roman" w:cs="Times New Roman"/>
          <w:sz w:val="24"/>
          <w:szCs w:val="24"/>
        </w:rPr>
        <w:t>the minimax algorithm and searched using breadth-first traversal.</w:t>
      </w:r>
    </w:p>
    <w:p w14:paraId="0F8B6A44" w14:textId="0B79AFE2" w:rsidR="00CF45AC" w:rsidRPr="00155CA1" w:rsidRDefault="00CF45AC"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tab/>
        <w:t>Breadth-first traver</w:t>
      </w:r>
      <w:r w:rsidR="007B7CD1" w:rsidRPr="00155CA1">
        <w:rPr>
          <w:rFonts w:ascii="Times New Roman" w:hAnsi="Times New Roman" w:cs="Times New Roman"/>
          <w:sz w:val="24"/>
          <w:szCs w:val="24"/>
        </w:rPr>
        <w:t>sal traverses a graph in a breadth ward motion and uses a queue to remember to get the next vertex to start a search, when a dead end occurs in any iteration</w:t>
      </w:r>
      <w:r w:rsidR="00725A58" w:rsidRPr="00155CA1">
        <w:rPr>
          <w:rFonts w:ascii="Times New Roman" w:hAnsi="Times New Roman" w:cs="Times New Roman"/>
          <w:sz w:val="24"/>
          <w:szCs w:val="24"/>
        </w:rPr>
        <w:fldChar w:fldCharType="begin"/>
      </w:r>
      <w:r w:rsidR="00725A58" w:rsidRPr="00155CA1">
        <w:rPr>
          <w:rFonts w:ascii="Times New Roman" w:hAnsi="Times New Roman" w:cs="Times New Roman"/>
          <w:sz w:val="24"/>
          <w:szCs w:val="24"/>
        </w:rPr>
        <w:instrText xml:space="preserve"> ADDIN ZOTERO_ITEM CSL_CITATION {"citationID":"sovO2c7L","properties":{"formattedCitation":"{\\rtf (\\uc0\\u8220{}Data Structure - Breadth First Traversal - Tutorialspoint,\\uc0\\u8221{} n.d.)}","plainCitation":"(“Data Structure - Breadth First Traversal - Tutorialspoint,” n.d.)"},"citationItems":[{"id":291,"uris":["http://zotero.org/users/local/VOGuKWC6/items/PW9NW8WZ"],"uri":["http://zotero.org/users/local/VOGuKWC6/items/PW9NW8WZ"],"itemData":{"id":291,"type":"webpage","title":"Data Structure - Breadth First Traversal - Tutorialspoint","URL":"https://www.tutorialspoint.com/data_structures_algorithms/breadth_first_traversal.htm","accessed":{"date-parts":[["2019",11,17]]}}}],"schema":"https://github.com/citation-style-language/schema/raw/master/csl-citation.json"} </w:instrText>
      </w:r>
      <w:r w:rsidR="00725A58" w:rsidRPr="00155CA1">
        <w:rPr>
          <w:rFonts w:ascii="Times New Roman" w:hAnsi="Times New Roman" w:cs="Times New Roman"/>
          <w:sz w:val="24"/>
          <w:szCs w:val="24"/>
        </w:rPr>
        <w:fldChar w:fldCharType="separate"/>
      </w:r>
      <w:r w:rsidR="00725A58" w:rsidRPr="00155CA1">
        <w:rPr>
          <w:rFonts w:ascii="Times New Roman" w:hAnsi="Times New Roman" w:cs="Times New Roman"/>
          <w:sz w:val="24"/>
          <w:szCs w:val="24"/>
        </w:rPr>
        <w:t xml:space="preserve">(“Data Structure - Breadth First Traversal - </w:t>
      </w:r>
      <w:proofErr w:type="spellStart"/>
      <w:r w:rsidR="00725A58" w:rsidRPr="00155CA1">
        <w:rPr>
          <w:rFonts w:ascii="Times New Roman" w:hAnsi="Times New Roman" w:cs="Times New Roman"/>
          <w:sz w:val="24"/>
          <w:szCs w:val="24"/>
        </w:rPr>
        <w:t>Tutorialspoint</w:t>
      </w:r>
      <w:proofErr w:type="spellEnd"/>
      <w:r w:rsidR="00725A58" w:rsidRPr="00155CA1">
        <w:rPr>
          <w:rFonts w:ascii="Times New Roman" w:hAnsi="Times New Roman" w:cs="Times New Roman"/>
          <w:sz w:val="24"/>
          <w:szCs w:val="24"/>
        </w:rPr>
        <w:t>,” n.d.)</w:t>
      </w:r>
      <w:r w:rsidR="00725A58" w:rsidRPr="00155CA1">
        <w:rPr>
          <w:rFonts w:ascii="Times New Roman" w:hAnsi="Times New Roman" w:cs="Times New Roman"/>
          <w:sz w:val="24"/>
          <w:szCs w:val="24"/>
        </w:rPr>
        <w:fldChar w:fldCharType="end"/>
      </w:r>
      <w:r w:rsidR="007B7CD1" w:rsidRPr="00155CA1">
        <w:rPr>
          <w:rFonts w:ascii="Times New Roman" w:hAnsi="Times New Roman" w:cs="Times New Roman"/>
          <w:sz w:val="24"/>
          <w:szCs w:val="24"/>
        </w:rPr>
        <w:t xml:space="preserve">. It is often performed because a computer is unable to explore a complete game tree in a limited amount </w:t>
      </w:r>
      <w:r w:rsidR="007B7CD1" w:rsidRPr="00155CA1">
        <w:rPr>
          <w:rFonts w:ascii="Times New Roman" w:hAnsi="Times New Roman" w:cs="Times New Roman"/>
          <w:sz w:val="24"/>
          <w:szCs w:val="24"/>
        </w:rPr>
        <w:lastRenderedPageBreak/>
        <w:t>of time. The computer, therefore, considers all moves, then responses to those moves, going as deep as computational time allows</w:t>
      </w:r>
      <w:r w:rsidR="00725A58" w:rsidRPr="00155CA1">
        <w:rPr>
          <w:rFonts w:ascii="Times New Roman" w:hAnsi="Times New Roman" w:cs="Times New Roman"/>
          <w:sz w:val="24"/>
          <w:szCs w:val="24"/>
        </w:rPr>
        <w:fldChar w:fldCharType="begin"/>
      </w:r>
      <w:r w:rsidR="00725A58" w:rsidRPr="00155CA1">
        <w:rPr>
          <w:rFonts w:ascii="Times New Roman" w:hAnsi="Times New Roman" w:cs="Times New Roman"/>
          <w:sz w:val="24"/>
          <w:szCs w:val="24"/>
        </w:rPr>
        <w:instrText xml:space="preserve"> ADDIN ZOTERO_ITEM CSL_CITATION {"citationID":"gNXOm3rD","properties":{"formattedCitation":"{\\rtf (\\uc0\\u8220{}Data Structures and Algorithms in Java, 6th Edition [Book],\\uc0\\u8221{} n.d.)}","plainCitation":"(“Data Structures and Algorithms in Java, 6th Edition [Book],” n.d.)"},"citationItems":[{"id":293,"uris":["http://zotero.org/users/local/VOGuKWC6/items/6DUCB5CJ"],"uri":["http://zotero.org/users/local/VOGuKWC6/items/6DUCB5CJ"],"itemData":{"id":293,"type":"webpage","title":"Data Structures and Algorithms in Java, 6th Edition [Book]","abstract":"The design and analysis of efficient data structures has long been recognized as a key component of the Computer Science curriculum. Goodrich, Tomassia and Goldwasser's approach to this classic topic … - Selection from Data Structures and Algorithms in Java, 6th Edition [Book]","URL":"https://www.oreilly.com/library/view/data-structures-and/9781118771334/","language":"en","accessed":{"date-parts":[["2019",11,17]]}}}],"schema":"https://github.com/citation-style-language/schema/raw/master/csl-citation.json"} </w:instrText>
      </w:r>
      <w:r w:rsidR="00725A58" w:rsidRPr="00155CA1">
        <w:rPr>
          <w:rFonts w:ascii="Times New Roman" w:hAnsi="Times New Roman" w:cs="Times New Roman"/>
          <w:sz w:val="24"/>
          <w:szCs w:val="24"/>
        </w:rPr>
        <w:fldChar w:fldCharType="separate"/>
      </w:r>
      <w:r w:rsidR="00725A58" w:rsidRPr="00155CA1">
        <w:rPr>
          <w:rFonts w:ascii="Times New Roman" w:hAnsi="Times New Roman" w:cs="Times New Roman"/>
          <w:sz w:val="24"/>
          <w:szCs w:val="24"/>
        </w:rPr>
        <w:t>(“Data Structures and Algorithms in Java, 6th Edition [Book],” 2014)</w:t>
      </w:r>
      <w:r w:rsidR="00725A58" w:rsidRPr="00155CA1">
        <w:rPr>
          <w:rFonts w:ascii="Times New Roman" w:hAnsi="Times New Roman" w:cs="Times New Roman"/>
          <w:sz w:val="24"/>
          <w:szCs w:val="24"/>
        </w:rPr>
        <w:fldChar w:fldCharType="end"/>
      </w:r>
      <w:r w:rsidR="007B7CD1" w:rsidRPr="00155CA1">
        <w:rPr>
          <w:rFonts w:ascii="Times New Roman" w:hAnsi="Times New Roman" w:cs="Times New Roman"/>
          <w:sz w:val="24"/>
          <w:szCs w:val="24"/>
        </w:rPr>
        <w:t>.</w:t>
      </w:r>
    </w:p>
    <w:p w14:paraId="565D1CA2" w14:textId="19E4B6EF" w:rsidR="00725A58" w:rsidRPr="00155CA1" w:rsidRDefault="00725A58"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tab/>
        <w:t>The minimax algorithm that tells you which move to make in a game. It looks forward through the game tree, looking for the best strategy to win the game.</w:t>
      </w:r>
      <w:r w:rsidR="0006560C" w:rsidRPr="00155CA1">
        <w:rPr>
          <w:rFonts w:ascii="Times New Roman" w:hAnsi="Times New Roman" w:cs="Times New Roman"/>
          <w:sz w:val="24"/>
          <w:szCs w:val="24"/>
        </w:rPr>
        <w:t xml:space="preserve"> It was originally formulated for two-player zero-sum game theory, which covers both</w:t>
      </w:r>
      <w:r w:rsidR="001A6D2D" w:rsidRPr="00155CA1">
        <w:rPr>
          <w:rFonts w:ascii="Times New Roman" w:hAnsi="Times New Roman" w:cs="Times New Roman"/>
          <w:sz w:val="24"/>
          <w:szCs w:val="24"/>
        </w:rPr>
        <w:t xml:space="preserve"> cases where players make moves in turns and those where they make moves simultaneously</w:t>
      </w:r>
      <w:r w:rsidR="001A6D2D" w:rsidRPr="00155CA1">
        <w:rPr>
          <w:rFonts w:ascii="Times New Roman" w:hAnsi="Times New Roman" w:cs="Times New Roman"/>
          <w:sz w:val="24"/>
          <w:szCs w:val="24"/>
        </w:rPr>
        <w:fldChar w:fldCharType="begin"/>
      </w:r>
      <w:r w:rsidR="001A6D2D" w:rsidRPr="00155CA1">
        <w:rPr>
          <w:rFonts w:ascii="Times New Roman" w:hAnsi="Times New Roman" w:cs="Times New Roman"/>
          <w:sz w:val="24"/>
          <w:szCs w:val="24"/>
        </w:rPr>
        <w:instrText xml:space="preserve"> ADDIN ZOTERO_ITEM CSL_CITATION {"citationID":"TU16Xc0N","properties":{"formattedCitation":"{\\rtf (\\uc0\\u8220{}Minimax,\\uc0\\u8221{} 2019)}","plainCitation":"(“Minimax,” 2019)"},"citationItems":[{"id":295,"uris":["http://zotero.org/users/local/VOGuKWC6/items/IGQES2RA"],"uri":["http://zotero.org/users/local/VOGuKWC6/items/IGQES2RA"],"itemData":{"id":295,"type":"entry-encyclopedia","title":"Minimax","container-title":"Wikipedia","source":"Wikipedia","abstract":"Minimax (sometimes MinMax, MM or saddle point) is a decision rule used in artificial intelligence, decision theory, game theory, statistics and philosophy for minimizing the possible loss for a worst case (maximum loss) scenario.  When dealing with gains, it is referred to as \"maximin\"—to maximize the minimum gain.  Originally formulated for two-player zero-sum game theory, covering both the cases where players take alternate moves and those where they make simultaneous moves, it has also been extended to more complex games and to general decision-making in the presence of uncertainty.","URL":"https://en.wikipedia.org/w/index.php?title=Minimax&amp;oldid=925373360","note":"Page Version ID: 925373360","language":"en","issued":{"date-parts":[["2019",11,9]]}}}],"schema":"https://github.com/citation-style-language/schema/raw/master/csl-citation.json"} </w:instrText>
      </w:r>
      <w:r w:rsidR="001A6D2D" w:rsidRPr="00155CA1">
        <w:rPr>
          <w:rFonts w:ascii="Times New Roman" w:hAnsi="Times New Roman" w:cs="Times New Roman"/>
          <w:sz w:val="24"/>
          <w:szCs w:val="24"/>
        </w:rPr>
        <w:fldChar w:fldCharType="separate"/>
      </w:r>
      <w:r w:rsidR="001A6D2D" w:rsidRPr="00155CA1">
        <w:rPr>
          <w:rFonts w:ascii="Times New Roman" w:hAnsi="Times New Roman" w:cs="Times New Roman"/>
          <w:sz w:val="24"/>
          <w:szCs w:val="24"/>
        </w:rPr>
        <w:t>(“Minimax,” 2019)</w:t>
      </w:r>
      <w:r w:rsidR="001A6D2D" w:rsidRPr="00155CA1">
        <w:rPr>
          <w:rFonts w:ascii="Times New Roman" w:hAnsi="Times New Roman" w:cs="Times New Roman"/>
          <w:sz w:val="24"/>
          <w:szCs w:val="24"/>
        </w:rPr>
        <w:fldChar w:fldCharType="end"/>
      </w:r>
      <w:r w:rsidR="001A6D2D" w:rsidRPr="00155CA1">
        <w:rPr>
          <w:rFonts w:ascii="Times New Roman" w:hAnsi="Times New Roman" w:cs="Times New Roman"/>
          <w:sz w:val="24"/>
          <w:szCs w:val="24"/>
        </w:rPr>
        <w:t>.</w:t>
      </w:r>
    </w:p>
    <w:p w14:paraId="006EE4ED" w14:textId="6B57D689" w:rsidR="008707B2" w:rsidRPr="00155CA1" w:rsidRDefault="008707B2" w:rsidP="00212832">
      <w:pPr>
        <w:spacing w:line="480" w:lineRule="auto"/>
        <w:rPr>
          <w:rFonts w:ascii="Times New Roman" w:hAnsi="Times New Roman" w:cs="Times New Roman"/>
          <w:b/>
          <w:bCs/>
          <w:sz w:val="24"/>
          <w:szCs w:val="24"/>
        </w:rPr>
      </w:pPr>
      <w:r w:rsidRPr="00155CA1">
        <w:rPr>
          <w:rFonts w:ascii="Times New Roman" w:hAnsi="Times New Roman" w:cs="Times New Roman"/>
          <w:b/>
          <w:bCs/>
          <w:sz w:val="24"/>
          <w:szCs w:val="24"/>
        </w:rPr>
        <w:t>Approach</w:t>
      </w:r>
    </w:p>
    <w:p w14:paraId="0348D77C" w14:textId="79A4C2B0" w:rsidR="00B31859" w:rsidRPr="00B31859" w:rsidRDefault="00B31859" w:rsidP="00212832">
      <w:pPr>
        <w:pStyle w:val="NormalWeb"/>
        <w:spacing w:line="480" w:lineRule="auto"/>
        <w:rPr>
          <w:b/>
          <w:bCs/>
          <w:color w:val="000000"/>
        </w:rPr>
      </w:pPr>
      <w:r w:rsidRPr="00B31859">
        <w:rPr>
          <w:b/>
          <w:bCs/>
          <w:color w:val="000000"/>
        </w:rPr>
        <w:t>Key modules</w:t>
      </w:r>
    </w:p>
    <w:p w14:paraId="1C7F7163" w14:textId="77777777" w:rsidR="00B31859" w:rsidRPr="00B31859" w:rsidRDefault="00B31859" w:rsidP="00212832">
      <w:pPr>
        <w:pStyle w:val="NormalWeb"/>
        <w:spacing w:line="480" w:lineRule="auto"/>
        <w:rPr>
          <w:color w:val="000000"/>
        </w:rPr>
      </w:pPr>
      <w:r w:rsidRPr="00B31859">
        <w:rPr>
          <w:color w:val="000000"/>
        </w:rPr>
        <w:t>Obtaining and defining the coordinates:</w:t>
      </w:r>
    </w:p>
    <w:p w14:paraId="52303BDC" w14:textId="1DE9E5E2" w:rsidR="00B31859" w:rsidRPr="00B31859" w:rsidRDefault="00B31859" w:rsidP="00212832">
      <w:pPr>
        <w:pStyle w:val="NormalWeb"/>
        <w:spacing w:line="480" w:lineRule="auto"/>
        <w:rPr>
          <w:color w:val="000000"/>
        </w:rPr>
      </w:pPr>
      <w:r w:rsidRPr="00B31859">
        <w:rPr>
          <w:color w:val="000000"/>
        </w:rPr>
        <w:t>We define</w:t>
      </w:r>
      <w:r>
        <w:rPr>
          <w:color w:val="000000"/>
        </w:rPr>
        <w:t>d</w:t>
      </w:r>
      <w:r w:rsidRPr="00B31859">
        <w:rPr>
          <w:color w:val="000000"/>
        </w:rPr>
        <w:t xml:space="preserve"> the coordinates of the board namely, X and Y coordinates</w:t>
      </w:r>
      <w:r>
        <w:rPr>
          <w:color w:val="000000"/>
        </w:rPr>
        <w:t xml:space="preserve"> by creating a new class called ‘Coordinates’</w:t>
      </w:r>
      <w:r w:rsidRPr="00B31859">
        <w:rPr>
          <w:color w:val="000000"/>
        </w:rPr>
        <w:t>. This</w:t>
      </w:r>
      <w:r>
        <w:rPr>
          <w:color w:val="000000"/>
        </w:rPr>
        <w:t xml:space="preserve"> w</w:t>
      </w:r>
      <w:r w:rsidRPr="00B31859">
        <w:rPr>
          <w:color w:val="000000"/>
        </w:rPr>
        <w:t xml:space="preserve">ill give us the coordinates we </w:t>
      </w:r>
      <w:r>
        <w:rPr>
          <w:color w:val="000000"/>
        </w:rPr>
        <w:t>will use</w:t>
      </w:r>
      <w:r w:rsidRPr="00B31859">
        <w:rPr>
          <w:color w:val="000000"/>
        </w:rPr>
        <w:t xml:space="preserve"> to enter values.</w:t>
      </w:r>
    </w:p>
    <w:p w14:paraId="1F754B07" w14:textId="6131CD67" w:rsidR="00B31859" w:rsidRPr="00B31859" w:rsidRDefault="00B31859" w:rsidP="00212832">
      <w:pPr>
        <w:pStyle w:val="NormalWeb"/>
        <w:spacing w:line="480" w:lineRule="auto"/>
        <w:rPr>
          <w:color w:val="000000"/>
        </w:rPr>
      </w:pPr>
      <w:r w:rsidRPr="00B31859">
        <w:rPr>
          <w:color w:val="000000"/>
        </w:rPr>
        <w:t>Having defined the coordinates, there are nine titles</w:t>
      </w:r>
      <w:r>
        <w:rPr>
          <w:color w:val="000000"/>
        </w:rPr>
        <w:t xml:space="preserve"> on a tic-tac-toe board</w:t>
      </w:r>
      <w:r w:rsidR="00A86842">
        <w:rPr>
          <w:color w:val="000000"/>
        </w:rPr>
        <w:t xml:space="preserve"> which we created using a board class.</w:t>
      </w:r>
      <w:r w:rsidRPr="00B31859">
        <w:rPr>
          <w:color w:val="000000"/>
        </w:rPr>
        <w:t xml:space="preserve"> Thus, the filling of the squares is based on the coordinates and values entered</w:t>
      </w:r>
      <w:r w:rsidR="00A86842">
        <w:rPr>
          <w:color w:val="000000"/>
        </w:rPr>
        <w:t>.</w:t>
      </w:r>
    </w:p>
    <w:p w14:paraId="569FC356" w14:textId="77777777" w:rsidR="00B31859" w:rsidRPr="00B31859" w:rsidRDefault="00B31859" w:rsidP="00212832">
      <w:pPr>
        <w:pStyle w:val="NormalWeb"/>
        <w:spacing w:line="480" w:lineRule="auto"/>
        <w:rPr>
          <w:color w:val="000000"/>
        </w:rPr>
      </w:pPr>
      <w:r w:rsidRPr="00B31859">
        <w:rPr>
          <w:color w:val="000000"/>
        </w:rPr>
        <w:t>Create a board:</w:t>
      </w:r>
    </w:p>
    <w:p w14:paraId="4A15A431" w14:textId="6FE32A5D" w:rsidR="00B31859" w:rsidRPr="00B31859" w:rsidRDefault="00A86842" w:rsidP="00212832">
      <w:pPr>
        <w:pStyle w:val="NormalWeb"/>
        <w:spacing w:line="480" w:lineRule="auto"/>
        <w:rPr>
          <w:color w:val="000000"/>
        </w:rPr>
      </w:pPr>
      <w:r>
        <w:rPr>
          <w:color w:val="000000"/>
        </w:rPr>
        <w:t>M</w:t>
      </w:r>
      <w:r w:rsidR="00B31859" w:rsidRPr="00B31859">
        <w:rPr>
          <w:color w:val="000000"/>
        </w:rPr>
        <w:t>ade of nine titles using a multi-dimensional array which was 3x3:</w:t>
      </w:r>
    </w:p>
    <w:p w14:paraId="3B48BF7F" w14:textId="7F12E5CF" w:rsidR="00B31859" w:rsidRPr="00B31859" w:rsidRDefault="00212832" w:rsidP="00212832">
      <w:pPr>
        <w:pStyle w:val="NormalWeb"/>
        <w:spacing w:line="480" w:lineRule="auto"/>
        <w:rPr>
          <w:color w:val="000000"/>
        </w:rPr>
      </w:pPr>
      <w:r>
        <w:rPr>
          <w:color w:val="000000"/>
        </w:rPr>
        <w:t xml:space="preserve">We also defined a class called ‘Board’. </w:t>
      </w:r>
      <w:r w:rsidR="00B31859" w:rsidRPr="00B31859">
        <w:rPr>
          <w:color w:val="000000"/>
        </w:rPr>
        <w:t xml:space="preserve">The board has nine tiles which is made by using a multi-dimensional array of length and width of 3 and will take input and helps us to determine whether either X or O has won. We created a scanner object to take input from </w:t>
      </w:r>
      <w:r w:rsidR="00B31859" w:rsidRPr="00B31859">
        <w:rPr>
          <w:color w:val="000000"/>
        </w:rPr>
        <w:lastRenderedPageBreak/>
        <w:t xml:space="preserve">user. We </w:t>
      </w:r>
      <w:r w:rsidR="00A86842">
        <w:rPr>
          <w:color w:val="000000"/>
        </w:rPr>
        <w:t xml:space="preserve">defined various methods to take input, play at a </w:t>
      </w:r>
      <w:proofErr w:type="gramStart"/>
      <w:r w:rsidR="00A86842">
        <w:rPr>
          <w:color w:val="000000"/>
        </w:rPr>
        <w:t>particular coordinate</w:t>
      </w:r>
      <w:proofErr w:type="gramEnd"/>
      <w:r w:rsidR="00A86842">
        <w:rPr>
          <w:color w:val="000000"/>
        </w:rPr>
        <w:t>, display free or available coordinates and display the board to the user.</w:t>
      </w:r>
    </w:p>
    <w:p w14:paraId="70E740DA" w14:textId="1855B248" w:rsidR="00B31859" w:rsidRPr="00B31859" w:rsidRDefault="00B31859" w:rsidP="00212832">
      <w:pPr>
        <w:pStyle w:val="NormalWeb"/>
        <w:spacing w:line="480" w:lineRule="auto"/>
        <w:rPr>
          <w:color w:val="000000"/>
        </w:rPr>
      </w:pPr>
      <w:r w:rsidRPr="00B31859">
        <w:rPr>
          <w:color w:val="000000"/>
        </w:rPr>
        <w:t>A game tree was used because it can list and predict the possible outcomes</w:t>
      </w:r>
      <w:r w:rsidR="00A86842">
        <w:rPr>
          <w:color w:val="000000"/>
        </w:rPr>
        <w:t xml:space="preserve"> to inform our AI</w:t>
      </w:r>
      <w:r w:rsidRPr="00B31859">
        <w:rPr>
          <w:color w:val="000000"/>
        </w:rPr>
        <w:t xml:space="preserve">. An array-based list was used </w:t>
      </w:r>
      <w:r w:rsidR="00A86842">
        <w:rPr>
          <w:color w:val="000000"/>
        </w:rPr>
        <w:t xml:space="preserve">to store available coordinates on the board. A </w:t>
      </w:r>
      <w:proofErr w:type="spellStart"/>
      <w:r w:rsidR="00A86842">
        <w:rPr>
          <w:color w:val="000000"/>
        </w:rPr>
        <w:t>toString</w:t>
      </w:r>
      <w:proofErr w:type="spellEnd"/>
      <w:r w:rsidR="00A86842">
        <w:rPr>
          <w:color w:val="000000"/>
        </w:rPr>
        <w:t xml:space="preserve"> method was </w:t>
      </w:r>
      <w:r w:rsidR="00212832">
        <w:rPr>
          <w:color w:val="000000"/>
        </w:rPr>
        <w:t xml:space="preserve">added to the coordinate class </w:t>
      </w:r>
      <w:r w:rsidR="00A86842">
        <w:rPr>
          <w:color w:val="000000"/>
        </w:rPr>
        <w:t>because the program was displaying addresses to the user when asking for available coordinates to play.</w:t>
      </w:r>
    </w:p>
    <w:p w14:paraId="23CE3185" w14:textId="42D9B5DD" w:rsidR="00CF45AC" w:rsidRDefault="00CF45AC" w:rsidP="00212832">
      <w:pPr>
        <w:spacing w:line="480" w:lineRule="auto"/>
        <w:rPr>
          <w:rFonts w:ascii="Times New Roman" w:hAnsi="Times New Roman" w:cs="Times New Roman"/>
          <w:sz w:val="24"/>
          <w:szCs w:val="24"/>
        </w:rPr>
      </w:pPr>
    </w:p>
    <w:p w14:paraId="3522C33E" w14:textId="11A8E0D7" w:rsidR="00A86842" w:rsidRDefault="00A86842" w:rsidP="00212832">
      <w:pPr>
        <w:spacing w:line="480" w:lineRule="auto"/>
        <w:rPr>
          <w:rFonts w:ascii="Times New Roman" w:hAnsi="Times New Roman" w:cs="Times New Roman"/>
          <w:sz w:val="24"/>
          <w:szCs w:val="24"/>
        </w:rPr>
      </w:pPr>
    </w:p>
    <w:p w14:paraId="16C65E3E" w14:textId="6F1B2BC6" w:rsidR="00A86842" w:rsidRDefault="00A86842" w:rsidP="00212832">
      <w:pPr>
        <w:spacing w:line="480" w:lineRule="auto"/>
        <w:rPr>
          <w:rFonts w:ascii="Times New Roman" w:hAnsi="Times New Roman" w:cs="Times New Roman"/>
          <w:sz w:val="24"/>
          <w:szCs w:val="24"/>
        </w:rPr>
      </w:pPr>
    </w:p>
    <w:p w14:paraId="006B4092" w14:textId="2D98DB69" w:rsidR="00212832" w:rsidRDefault="00212832" w:rsidP="00212832">
      <w:pPr>
        <w:spacing w:line="480" w:lineRule="auto"/>
        <w:rPr>
          <w:rFonts w:ascii="Times New Roman" w:hAnsi="Times New Roman" w:cs="Times New Roman"/>
          <w:sz w:val="24"/>
          <w:szCs w:val="24"/>
        </w:rPr>
      </w:pPr>
    </w:p>
    <w:p w14:paraId="5C2611BA" w14:textId="3B82F5F5" w:rsidR="00212832" w:rsidRDefault="00212832" w:rsidP="00212832">
      <w:pPr>
        <w:spacing w:line="480" w:lineRule="auto"/>
        <w:rPr>
          <w:rFonts w:ascii="Times New Roman" w:hAnsi="Times New Roman" w:cs="Times New Roman"/>
          <w:sz w:val="24"/>
          <w:szCs w:val="24"/>
        </w:rPr>
      </w:pPr>
    </w:p>
    <w:p w14:paraId="2A229105" w14:textId="0B223E91" w:rsidR="00212832" w:rsidRDefault="00212832" w:rsidP="00212832">
      <w:pPr>
        <w:spacing w:line="480" w:lineRule="auto"/>
        <w:rPr>
          <w:rFonts w:ascii="Times New Roman" w:hAnsi="Times New Roman" w:cs="Times New Roman"/>
          <w:sz w:val="24"/>
          <w:szCs w:val="24"/>
        </w:rPr>
      </w:pPr>
    </w:p>
    <w:p w14:paraId="3BC6FAAC" w14:textId="5B8B6296" w:rsidR="00212832" w:rsidRDefault="00212832" w:rsidP="00212832">
      <w:pPr>
        <w:spacing w:line="480" w:lineRule="auto"/>
        <w:rPr>
          <w:rFonts w:ascii="Times New Roman" w:hAnsi="Times New Roman" w:cs="Times New Roman"/>
          <w:sz w:val="24"/>
          <w:szCs w:val="24"/>
        </w:rPr>
      </w:pPr>
    </w:p>
    <w:p w14:paraId="0D5206FC" w14:textId="1EE2BA01" w:rsidR="00212832" w:rsidRDefault="00212832" w:rsidP="00212832">
      <w:pPr>
        <w:spacing w:line="480" w:lineRule="auto"/>
        <w:rPr>
          <w:rFonts w:ascii="Times New Roman" w:hAnsi="Times New Roman" w:cs="Times New Roman"/>
          <w:sz w:val="24"/>
          <w:szCs w:val="24"/>
        </w:rPr>
      </w:pPr>
    </w:p>
    <w:p w14:paraId="7B0684A3" w14:textId="441B5DF8" w:rsidR="00212832" w:rsidRDefault="00212832" w:rsidP="00212832">
      <w:pPr>
        <w:spacing w:line="480" w:lineRule="auto"/>
        <w:rPr>
          <w:rFonts w:ascii="Times New Roman" w:hAnsi="Times New Roman" w:cs="Times New Roman"/>
          <w:sz w:val="24"/>
          <w:szCs w:val="24"/>
        </w:rPr>
      </w:pPr>
    </w:p>
    <w:p w14:paraId="68F0DD91" w14:textId="7B70E1C8" w:rsidR="00212832" w:rsidRDefault="00212832" w:rsidP="00212832">
      <w:pPr>
        <w:spacing w:line="480" w:lineRule="auto"/>
        <w:rPr>
          <w:rFonts w:ascii="Times New Roman" w:hAnsi="Times New Roman" w:cs="Times New Roman"/>
          <w:sz w:val="24"/>
          <w:szCs w:val="24"/>
        </w:rPr>
      </w:pPr>
    </w:p>
    <w:p w14:paraId="3492BB41" w14:textId="7C26815B" w:rsidR="00212832" w:rsidRDefault="00212832" w:rsidP="00212832">
      <w:pPr>
        <w:spacing w:line="480" w:lineRule="auto"/>
        <w:rPr>
          <w:rFonts w:ascii="Times New Roman" w:hAnsi="Times New Roman" w:cs="Times New Roman"/>
          <w:sz w:val="24"/>
          <w:szCs w:val="24"/>
        </w:rPr>
      </w:pPr>
    </w:p>
    <w:p w14:paraId="6C3D6A9B" w14:textId="0B2FA18A" w:rsidR="00212832" w:rsidRDefault="00212832" w:rsidP="00212832">
      <w:pPr>
        <w:spacing w:line="480" w:lineRule="auto"/>
        <w:rPr>
          <w:rFonts w:ascii="Times New Roman" w:hAnsi="Times New Roman" w:cs="Times New Roman"/>
          <w:sz w:val="24"/>
          <w:szCs w:val="24"/>
        </w:rPr>
      </w:pPr>
    </w:p>
    <w:p w14:paraId="3D54EDE5" w14:textId="7E373DF5" w:rsidR="00212832" w:rsidRDefault="00212832" w:rsidP="00212832">
      <w:pPr>
        <w:spacing w:line="480" w:lineRule="auto"/>
        <w:rPr>
          <w:rFonts w:ascii="Times New Roman" w:hAnsi="Times New Roman" w:cs="Times New Roman"/>
          <w:sz w:val="24"/>
          <w:szCs w:val="24"/>
        </w:rPr>
      </w:pPr>
    </w:p>
    <w:p w14:paraId="2850E30E" w14:textId="77777777" w:rsidR="00212832" w:rsidRPr="00155CA1" w:rsidRDefault="00212832" w:rsidP="00212832">
      <w:pPr>
        <w:spacing w:line="480" w:lineRule="auto"/>
        <w:rPr>
          <w:rFonts w:ascii="Times New Roman" w:hAnsi="Times New Roman" w:cs="Times New Roman"/>
          <w:sz w:val="24"/>
          <w:szCs w:val="24"/>
        </w:rPr>
      </w:pPr>
      <w:bookmarkStart w:id="0" w:name="_GoBack"/>
      <w:bookmarkEnd w:id="0"/>
    </w:p>
    <w:p w14:paraId="2B9CAEFA" w14:textId="5B2DD287" w:rsidR="001A6D2D" w:rsidRPr="00155CA1" w:rsidRDefault="001A6D2D" w:rsidP="00212832">
      <w:pPr>
        <w:spacing w:line="480" w:lineRule="auto"/>
        <w:rPr>
          <w:rFonts w:ascii="Times New Roman" w:hAnsi="Times New Roman" w:cs="Times New Roman"/>
          <w:b/>
          <w:bCs/>
          <w:sz w:val="24"/>
          <w:szCs w:val="24"/>
        </w:rPr>
      </w:pPr>
      <w:r w:rsidRPr="00155CA1">
        <w:rPr>
          <w:rFonts w:ascii="Times New Roman" w:hAnsi="Times New Roman" w:cs="Times New Roman"/>
          <w:b/>
          <w:bCs/>
          <w:sz w:val="24"/>
          <w:szCs w:val="24"/>
        </w:rPr>
        <w:lastRenderedPageBreak/>
        <w:t>References</w:t>
      </w:r>
    </w:p>
    <w:p w14:paraId="54391C50" w14:textId="77777777" w:rsidR="001A6D2D" w:rsidRPr="00155CA1" w:rsidRDefault="001A6D2D" w:rsidP="00212832">
      <w:pPr>
        <w:pStyle w:val="Bibliography"/>
        <w:rPr>
          <w:rFonts w:ascii="Times New Roman" w:hAnsi="Times New Roman" w:cs="Times New Roman"/>
          <w:sz w:val="24"/>
          <w:szCs w:val="24"/>
        </w:rPr>
      </w:pPr>
      <w:r w:rsidRPr="00155CA1">
        <w:rPr>
          <w:rFonts w:ascii="Times New Roman" w:hAnsi="Times New Roman" w:cs="Times New Roman"/>
          <w:sz w:val="24"/>
          <w:szCs w:val="24"/>
        </w:rPr>
        <w:fldChar w:fldCharType="begin"/>
      </w:r>
      <w:r w:rsidRPr="00155CA1">
        <w:rPr>
          <w:rFonts w:ascii="Times New Roman" w:hAnsi="Times New Roman" w:cs="Times New Roman"/>
          <w:sz w:val="24"/>
          <w:szCs w:val="24"/>
        </w:rPr>
        <w:instrText xml:space="preserve"> ADDIN ZOTERO_BIBL {"custom":[]} CSL_BIBLIOGRAPHY </w:instrText>
      </w:r>
      <w:r w:rsidRPr="00155CA1">
        <w:rPr>
          <w:rFonts w:ascii="Times New Roman" w:hAnsi="Times New Roman" w:cs="Times New Roman"/>
          <w:sz w:val="24"/>
          <w:szCs w:val="24"/>
        </w:rPr>
        <w:fldChar w:fldCharType="separate"/>
      </w:r>
      <w:r w:rsidRPr="00155CA1">
        <w:rPr>
          <w:rFonts w:ascii="Times New Roman" w:hAnsi="Times New Roman" w:cs="Times New Roman"/>
          <w:sz w:val="24"/>
          <w:szCs w:val="24"/>
        </w:rPr>
        <w:t xml:space="preserve">Data Structure - Breadth First Traversal - </w:t>
      </w:r>
      <w:proofErr w:type="spellStart"/>
      <w:r w:rsidRPr="00155CA1">
        <w:rPr>
          <w:rFonts w:ascii="Times New Roman" w:hAnsi="Times New Roman" w:cs="Times New Roman"/>
          <w:sz w:val="24"/>
          <w:szCs w:val="24"/>
        </w:rPr>
        <w:t>Tutorialspoint</w:t>
      </w:r>
      <w:proofErr w:type="spellEnd"/>
      <w:r w:rsidRPr="00155CA1">
        <w:rPr>
          <w:rFonts w:ascii="Times New Roman" w:hAnsi="Times New Roman" w:cs="Times New Roman"/>
          <w:sz w:val="24"/>
          <w:szCs w:val="24"/>
        </w:rPr>
        <w:t>. (n.d.). Retrieved November 17, 2019, from https://www.tutorialspoint.com/data_structures_algorithms/breadth_first_traversal.htm</w:t>
      </w:r>
    </w:p>
    <w:p w14:paraId="2E000633" w14:textId="77777777" w:rsidR="001A6D2D" w:rsidRPr="00155CA1" w:rsidRDefault="001A6D2D" w:rsidP="00212832">
      <w:pPr>
        <w:pStyle w:val="Bibliography"/>
        <w:rPr>
          <w:rFonts w:ascii="Times New Roman" w:hAnsi="Times New Roman" w:cs="Times New Roman"/>
          <w:sz w:val="24"/>
          <w:szCs w:val="24"/>
        </w:rPr>
      </w:pPr>
      <w:r w:rsidRPr="00155CA1">
        <w:rPr>
          <w:rFonts w:ascii="Times New Roman" w:hAnsi="Times New Roman" w:cs="Times New Roman"/>
          <w:sz w:val="24"/>
          <w:szCs w:val="24"/>
        </w:rPr>
        <w:t>Data Structures and Algorithms in Java, 6th Edition [Book]. (n.d.). Retrieved November 17, 2019, from https://www.oreilly.com/library/view/data-structures-and/9781118771334/</w:t>
      </w:r>
    </w:p>
    <w:p w14:paraId="51FAA3E6" w14:textId="77777777" w:rsidR="001A6D2D" w:rsidRPr="00155CA1" w:rsidRDefault="001A6D2D" w:rsidP="00212832">
      <w:pPr>
        <w:pStyle w:val="Bibliography"/>
        <w:rPr>
          <w:rFonts w:ascii="Times New Roman" w:hAnsi="Times New Roman" w:cs="Times New Roman"/>
          <w:sz w:val="24"/>
          <w:szCs w:val="24"/>
        </w:rPr>
      </w:pPr>
      <w:r w:rsidRPr="00155CA1">
        <w:rPr>
          <w:rFonts w:ascii="Times New Roman" w:hAnsi="Times New Roman" w:cs="Times New Roman"/>
          <w:sz w:val="24"/>
          <w:szCs w:val="24"/>
        </w:rPr>
        <w:t xml:space="preserve">Minimax. (2019). In </w:t>
      </w:r>
      <w:r w:rsidRPr="00155CA1">
        <w:rPr>
          <w:rFonts w:ascii="Times New Roman" w:hAnsi="Times New Roman" w:cs="Times New Roman"/>
          <w:i/>
          <w:iCs/>
          <w:sz w:val="24"/>
          <w:szCs w:val="24"/>
        </w:rPr>
        <w:t>Wikipedia</w:t>
      </w:r>
      <w:r w:rsidRPr="00155CA1">
        <w:rPr>
          <w:rFonts w:ascii="Times New Roman" w:hAnsi="Times New Roman" w:cs="Times New Roman"/>
          <w:sz w:val="24"/>
          <w:szCs w:val="24"/>
        </w:rPr>
        <w:t>. Retrieved from https://en.wikipedia.org/w/index.php?title=Minimax&amp;oldid=925373360</w:t>
      </w:r>
    </w:p>
    <w:p w14:paraId="07F26E3F" w14:textId="4B86A286" w:rsidR="001A6D2D" w:rsidRPr="00155CA1" w:rsidRDefault="001A6D2D" w:rsidP="00212832">
      <w:pPr>
        <w:spacing w:line="480" w:lineRule="auto"/>
        <w:rPr>
          <w:rFonts w:ascii="Times New Roman" w:hAnsi="Times New Roman" w:cs="Times New Roman"/>
          <w:sz w:val="24"/>
          <w:szCs w:val="24"/>
        </w:rPr>
      </w:pPr>
      <w:r w:rsidRPr="00155CA1">
        <w:rPr>
          <w:rFonts w:ascii="Times New Roman" w:hAnsi="Times New Roman" w:cs="Times New Roman"/>
          <w:sz w:val="24"/>
          <w:szCs w:val="24"/>
        </w:rPr>
        <w:fldChar w:fldCharType="end"/>
      </w:r>
    </w:p>
    <w:p w14:paraId="352825F8" w14:textId="60456DE3" w:rsidR="00CF45AC" w:rsidRPr="00155CA1" w:rsidRDefault="00CF45AC" w:rsidP="00212832">
      <w:pPr>
        <w:spacing w:line="480" w:lineRule="auto"/>
        <w:rPr>
          <w:rFonts w:ascii="Times New Roman" w:hAnsi="Times New Roman" w:cs="Times New Roman"/>
          <w:b/>
          <w:bCs/>
          <w:sz w:val="24"/>
          <w:szCs w:val="24"/>
        </w:rPr>
      </w:pPr>
    </w:p>
    <w:p w14:paraId="629592A7" w14:textId="59DAC935" w:rsidR="00CF45AC" w:rsidRPr="00155CA1" w:rsidRDefault="00CF45AC" w:rsidP="00212832">
      <w:pPr>
        <w:spacing w:line="480" w:lineRule="auto"/>
        <w:jc w:val="center"/>
        <w:rPr>
          <w:rFonts w:ascii="Times New Roman" w:hAnsi="Times New Roman" w:cs="Times New Roman"/>
          <w:sz w:val="24"/>
          <w:szCs w:val="24"/>
        </w:rPr>
      </w:pPr>
    </w:p>
    <w:sectPr w:rsidR="00CF45AC" w:rsidRPr="00155C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7B2"/>
    <w:rsid w:val="0006560C"/>
    <w:rsid w:val="00155CA1"/>
    <w:rsid w:val="001A6D2D"/>
    <w:rsid w:val="00212832"/>
    <w:rsid w:val="00215E8F"/>
    <w:rsid w:val="004C4E40"/>
    <w:rsid w:val="00725A58"/>
    <w:rsid w:val="007B7CD1"/>
    <w:rsid w:val="008707B2"/>
    <w:rsid w:val="009541AC"/>
    <w:rsid w:val="00A86842"/>
    <w:rsid w:val="00B31859"/>
    <w:rsid w:val="00CF45AC"/>
    <w:rsid w:val="00ED72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DF732"/>
  <w15:chartTrackingRefBased/>
  <w15:docId w15:val="{EA000627-21B2-4A1B-8644-024AEC317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A6D2D"/>
    <w:pPr>
      <w:spacing w:after="0" w:line="480" w:lineRule="auto"/>
      <w:ind w:left="720" w:hanging="720"/>
    </w:pPr>
  </w:style>
  <w:style w:type="paragraph" w:styleId="NormalWeb">
    <w:name w:val="Normal (Web)"/>
    <w:basedOn w:val="Normal"/>
    <w:uiPriority w:val="99"/>
    <w:semiHidden/>
    <w:unhideWhenUsed/>
    <w:rsid w:val="00B31859"/>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34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6</TotalTime>
  <Pages>4</Pages>
  <Words>1021</Words>
  <Characters>582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Agbobli</dc:creator>
  <cp:keywords/>
  <dc:description/>
  <cp:lastModifiedBy>Jason Agbobli</cp:lastModifiedBy>
  <cp:revision>4</cp:revision>
  <dcterms:created xsi:type="dcterms:W3CDTF">2019-11-17T20:00:00Z</dcterms:created>
  <dcterms:modified xsi:type="dcterms:W3CDTF">2019-11-18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5icRJGq"/&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